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CC1D94" w14:textId="77777777" w:rsidR="008B5F99" w:rsidRPr="00C61546" w:rsidRDefault="008B5F99" w:rsidP="008B5F99">
      <w:pPr>
        <w:pStyle w:val="Lampiran"/>
        <w:rPr>
          <w:rFonts w:cs="Times New Roman"/>
          <w:i/>
          <w:iCs w:val="0"/>
          <w:szCs w:val="24"/>
        </w:rPr>
      </w:pPr>
      <w:bookmarkStart w:id="0" w:name="_Toc160870344"/>
      <w:r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r>
        <w:t xml:space="preserve">. Formulir </w:t>
      </w:r>
      <w:r w:rsidRPr="00C61546">
        <w:rPr>
          <w:i/>
          <w:iCs w:val="0"/>
        </w:rPr>
        <w:t>Stroop Test</w:t>
      </w:r>
      <w:bookmarkEnd w:id="0"/>
    </w:p>
    <w:p w14:paraId="1B97B060" w14:textId="77777777" w:rsidR="008B5F99" w:rsidRPr="00877FB2" w:rsidRDefault="008B5F99" w:rsidP="008B5F99">
      <w:pPr>
        <w:tabs>
          <w:tab w:val="left" w:pos="279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Tanggal Pengambilan Data</w:t>
      </w:r>
      <w:r w:rsidRPr="00877FB2">
        <w:rPr>
          <w:rFonts w:ascii="Times New Roman" w:hAnsi="Times New Roman" w:cs="Times New Roman"/>
          <w:sz w:val="24"/>
          <w:szCs w:val="24"/>
        </w:rPr>
        <w:tab/>
        <w:t>:</w:t>
      </w:r>
    </w:p>
    <w:p w14:paraId="25562539" w14:textId="77777777" w:rsidR="008B5F99" w:rsidRPr="00877FB2" w:rsidRDefault="008B5F99" w:rsidP="008B5F99">
      <w:pPr>
        <w:tabs>
          <w:tab w:val="left" w:pos="279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Nama Petugas</w:t>
      </w:r>
      <w:r w:rsidRPr="00877FB2">
        <w:rPr>
          <w:rFonts w:ascii="Times New Roman" w:hAnsi="Times New Roman" w:cs="Times New Roman"/>
          <w:sz w:val="24"/>
          <w:szCs w:val="24"/>
        </w:rPr>
        <w:tab/>
        <w:t>:</w:t>
      </w:r>
    </w:p>
    <w:p w14:paraId="74DEC715" w14:textId="77777777" w:rsidR="008B5F99" w:rsidRPr="00877FB2" w:rsidRDefault="008B5F99" w:rsidP="008B5F99">
      <w:pPr>
        <w:tabs>
          <w:tab w:val="left" w:pos="279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 xml:space="preserve">Nama </w:t>
      </w:r>
      <w:r>
        <w:rPr>
          <w:rFonts w:ascii="Times New Roman" w:hAnsi="Times New Roman" w:cs="Times New Roman"/>
          <w:sz w:val="24"/>
          <w:szCs w:val="24"/>
        </w:rPr>
        <w:t>subjek penelitian</w:t>
      </w:r>
      <w:r w:rsidRPr="00877FB2">
        <w:rPr>
          <w:rFonts w:ascii="Times New Roman" w:hAnsi="Times New Roman" w:cs="Times New Roman"/>
          <w:sz w:val="24"/>
          <w:szCs w:val="24"/>
        </w:rPr>
        <w:tab/>
        <w:t>:</w:t>
      </w:r>
    </w:p>
    <w:p w14:paraId="2188667E" w14:textId="77777777" w:rsidR="008B5F99" w:rsidRPr="00877FB2" w:rsidRDefault="008B5F99" w:rsidP="008B5F99">
      <w:pPr>
        <w:tabs>
          <w:tab w:val="left" w:pos="279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Waktu</w:t>
      </w:r>
      <w:r w:rsidRPr="00877FB2">
        <w:rPr>
          <w:rFonts w:ascii="Times New Roman" w:hAnsi="Times New Roman" w:cs="Times New Roman"/>
          <w:sz w:val="24"/>
          <w:szCs w:val="24"/>
        </w:rPr>
        <w:tab/>
        <w:t>:</w:t>
      </w:r>
    </w:p>
    <w:p w14:paraId="08D0BEFA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4"/>
        <w:gridCol w:w="1584"/>
        <w:gridCol w:w="1602"/>
        <w:gridCol w:w="1585"/>
        <w:gridCol w:w="1585"/>
      </w:tblGrid>
      <w:tr w:rsidR="008B5F99" w:rsidRPr="00877FB2" w14:paraId="4114B2A5" w14:textId="77777777" w:rsidTr="00D07CA5">
        <w:tc>
          <w:tcPr>
            <w:tcW w:w="1584" w:type="dxa"/>
          </w:tcPr>
          <w:p w14:paraId="4B3B3012" w14:textId="77777777" w:rsidR="008B5F99" w:rsidRPr="00877FB2" w:rsidRDefault="008B5F99" w:rsidP="00D07CA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7FB2">
              <w:rPr>
                <w:rFonts w:ascii="Times New Roman" w:hAnsi="Times New Roman" w:cs="Times New Roman"/>
                <w:sz w:val="24"/>
                <w:szCs w:val="24"/>
              </w:rPr>
              <w:t>Tugas (A,B,C,D)</w:t>
            </w:r>
          </w:p>
        </w:tc>
        <w:tc>
          <w:tcPr>
            <w:tcW w:w="1584" w:type="dxa"/>
          </w:tcPr>
          <w:p w14:paraId="38B005AC" w14:textId="77777777" w:rsidR="008B5F99" w:rsidRPr="00877FB2" w:rsidRDefault="008B5F99" w:rsidP="00D07CA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7FB2">
              <w:rPr>
                <w:rFonts w:ascii="Times New Roman" w:hAnsi="Times New Roman" w:cs="Times New Roman"/>
                <w:sz w:val="24"/>
                <w:szCs w:val="24"/>
              </w:rPr>
              <w:t>Perintah (misal “baca kata” atau “sebut warna huruf”</w:t>
            </w:r>
          </w:p>
        </w:tc>
        <w:tc>
          <w:tcPr>
            <w:tcW w:w="1584" w:type="dxa"/>
          </w:tcPr>
          <w:p w14:paraId="53D656DF" w14:textId="77777777" w:rsidR="008B5F99" w:rsidRPr="00877FB2" w:rsidRDefault="008B5F99" w:rsidP="00D07CA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7FB2">
              <w:rPr>
                <w:rFonts w:ascii="Times New Roman" w:hAnsi="Times New Roman" w:cs="Times New Roman"/>
                <w:sz w:val="24"/>
                <w:szCs w:val="24"/>
              </w:rPr>
              <w:t>Bertentangan? (ya atau tidak)</w:t>
            </w:r>
          </w:p>
        </w:tc>
        <w:tc>
          <w:tcPr>
            <w:tcW w:w="1585" w:type="dxa"/>
          </w:tcPr>
          <w:p w14:paraId="60CF9C79" w14:textId="77777777" w:rsidR="008B5F99" w:rsidRPr="00877FB2" w:rsidRDefault="008B5F99" w:rsidP="00D07CA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7FB2">
              <w:rPr>
                <w:rFonts w:ascii="Times New Roman" w:hAnsi="Times New Roman" w:cs="Times New Roman"/>
                <w:sz w:val="24"/>
                <w:szCs w:val="24"/>
              </w:rPr>
              <w:t>Kesalahan</w:t>
            </w:r>
          </w:p>
        </w:tc>
        <w:tc>
          <w:tcPr>
            <w:tcW w:w="1585" w:type="dxa"/>
          </w:tcPr>
          <w:p w14:paraId="17B2CAA4" w14:textId="77777777" w:rsidR="008B5F99" w:rsidRPr="00877FB2" w:rsidRDefault="008B5F99" w:rsidP="00D07CA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7FB2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</w:tr>
      <w:tr w:rsidR="008B5F99" w:rsidRPr="00877FB2" w14:paraId="56D8FE62" w14:textId="77777777" w:rsidTr="00D07CA5">
        <w:tc>
          <w:tcPr>
            <w:tcW w:w="1584" w:type="dxa"/>
          </w:tcPr>
          <w:p w14:paraId="52163F34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3A8390DF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645992D3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5B62A45C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724832FD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5F998F15" w14:textId="77777777" w:rsidTr="00D07CA5">
        <w:tc>
          <w:tcPr>
            <w:tcW w:w="1584" w:type="dxa"/>
          </w:tcPr>
          <w:p w14:paraId="5DA3D3C9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7100AC38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41DBD741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29DDBCA5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3A9ACC3A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3544C7D0" w14:textId="77777777" w:rsidTr="00D07CA5">
        <w:tc>
          <w:tcPr>
            <w:tcW w:w="1584" w:type="dxa"/>
          </w:tcPr>
          <w:p w14:paraId="2112F372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6F121595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23D2E5AC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6CC1CABA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618B3A34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45A2F3B9" w14:textId="77777777" w:rsidTr="00D07CA5">
        <w:tc>
          <w:tcPr>
            <w:tcW w:w="1584" w:type="dxa"/>
          </w:tcPr>
          <w:p w14:paraId="2AB2581F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16EB63C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5F5F537B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67128A7F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4D580ACB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10F7FECA" w14:textId="77777777" w:rsidTr="00D07CA5">
        <w:tc>
          <w:tcPr>
            <w:tcW w:w="1584" w:type="dxa"/>
          </w:tcPr>
          <w:p w14:paraId="176CE237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472F21EF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7635B260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050903F1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45E8D9CA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62830797" w14:textId="77777777" w:rsidTr="00D07CA5">
        <w:tc>
          <w:tcPr>
            <w:tcW w:w="1584" w:type="dxa"/>
          </w:tcPr>
          <w:p w14:paraId="14F64E2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4820B53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29D4B54E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603C3F42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0253C39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99" w:rsidRPr="00877FB2" w14:paraId="3A389027" w14:textId="77777777" w:rsidTr="00D07CA5">
        <w:tc>
          <w:tcPr>
            <w:tcW w:w="1584" w:type="dxa"/>
          </w:tcPr>
          <w:p w14:paraId="57C70B3E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0A071CC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4" w:type="dxa"/>
          </w:tcPr>
          <w:p w14:paraId="4DE783D6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45B99384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5" w:type="dxa"/>
          </w:tcPr>
          <w:p w14:paraId="7B5D0292" w14:textId="77777777" w:rsidR="008B5F99" w:rsidRPr="00877FB2" w:rsidRDefault="008B5F99" w:rsidP="00D07CA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6FEFE6A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72DE9C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D2BFB2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Catatan:</w:t>
      </w:r>
    </w:p>
    <w:p w14:paraId="7410CBE7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6B5E9E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19BD6D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84B2E6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CFF326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AFF198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t>Observasi:</w:t>
      </w:r>
    </w:p>
    <w:p w14:paraId="78D40033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189644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49B01A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F5C9F6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51A727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77FB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est","given":"Stroop","non-dropping-particle":"","parse-names":false,"suffix":""}],"id":"ITEM-1","issue":"page 2","issued":{"date-parts":[["2020"]]},"page":"1-6","title":"Stroop Test Data Table","type":"article-journal"},"uris":["http://www.mendeley.com/documents/?uuid=2c579657-bf18-4771-89c8-950b4b75d8db"]}],"mendeley":{"formattedCitation":"(Test, 2020)","manualFormatting":"(Sumber: University of Utah, 2020)","plainTextFormattedCitation":"(Test, 2020)","previouslyFormattedCitation":"(Test, 2020)"},"properties":{"noteIndex":0},"schema":"https://github.com/citation-style-language/schema/raw/master/csl-citation.json"}</w:instrText>
      </w:r>
      <w:r w:rsidRPr="00877FB2">
        <w:rPr>
          <w:rFonts w:ascii="Times New Roman" w:hAnsi="Times New Roman" w:cs="Times New Roman"/>
          <w:sz w:val="24"/>
          <w:szCs w:val="24"/>
        </w:rPr>
        <w:fldChar w:fldCharType="separate"/>
      </w:r>
      <w:r w:rsidRPr="00877FB2">
        <w:rPr>
          <w:rFonts w:ascii="Times New Roman" w:hAnsi="Times New Roman" w:cs="Times New Roman"/>
          <w:noProof/>
          <w:sz w:val="24"/>
          <w:szCs w:val="24"/>
        </w:rPr>
        <w:t>(Sumber: University of Utah, 2020)</w:t>
      </w:r>
      <w:r w:rsidRPr="00877FB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E865343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EE0651" wp14:editId="5A7525DE">
            <wp:extent cx="4975860" cy="7452360"/>
            <wp:effectExtent l="0" t="0" r="0" b="0"/>
            <wp:docPr id="10612800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1280025" name="Picture 1061280025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88" t="8884" r="9985" b="8115"/>
                    <a:stretch/>
                  </pic:blipFill>
                  <pic:spPr bwMode="auto">
                    <a:xfrm>
                      <a:off x="0" y="0"/>
                      <a:ext cx="4975860" cy="7452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353837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BA47A8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5BE248" w14:textId="77777777" w:rsidR="008B5F99" w:rsidRPr="00877FB2" w:rsidRDefault="008B5F99" w:rsidP="008B5F9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7FB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B3AAAAF" wp14:editId="74B2F122">
            <wp:extent cx="4869180" cy="7764780"/>
            <wp:effectExtent l="0" t="0" r="7620" b="7620"/>
            <wp:docPr id="61533344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5333440" name="Picture 615333440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80" t="8417" r="9229" b="9167"/>
                    <a:stretch/>
                  </pic:blipFill>
                  <pic:spPr bwMode="auto">
                    <a:xfrm>
                      <a:off x="0" y="0"/>
                      <a:ext cx="4869180" cy="77647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EFB3EF" w14:textId="77777777" w:rsidR="00603B87" w:rsidRDefault="00603B87"/>
    <w:sectPr w:rsidR="00603B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5F99"/>
    <w:rsid w:val="001677C5"/>
    <w:rsid w:val="00260E0F"/>
    <w:rsid w:val="0029778D"/>
    <w:rsid w:val="00557FA3"/>
    <w:rsid w:val="005751A7"/>
    <w:rsid w:val="00603B87"/>
    <w:rsid w:val="006E10BB"/>
    <w:rsid w:val="008B5F99"/>
    <w:rsid w:val="009108C9"/>
    <w:rsid w:val="00AF57AF"/>
    <w:rsid w:val="00C751A4"/>
    <w:rsid w:val="00F242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A831329"/>
  <w15:chartTrackingRefBased/>
  <w15:docId w15:val="{9A1371BC-1B4E-4D82-A8ED-CE96CA83C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5F99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5F9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5F9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B5F9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B5F9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2F5496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B5F9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2F5496" w:themeColor="accent1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B5F99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B5F99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B5F99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B5F99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5F9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B5F9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B5F9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B5F9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B5F9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B5F9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B5F9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B5F9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B5F9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B5F9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B5F9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B5F99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B5F9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B5F99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B5F9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B5F99"/>
    <w:pPr>
      <w:spacing w:line="278" w:lineRule="auto"/>
      <w:ind w:left="720"/>
      <w:contextualSpacing/>
    </w:pPr>
    <w:rPr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8B5F9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B5F9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2F5496" w:themeColor="accent1" w:themeShade="BF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B5F9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B5F99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8B5F99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ampiran">
    <w:name w:val="Lampiran"/>
    <w:basedOn w:val="Caption"/>
    <w:link w:val="LampiranChar"/>
    <w:qFormat/>
    <w:rsid w:val="008B5F99"/>
    <w:pPr>
      <w:jc w:val="both"/>
    </w:pPr>
    <w:rPr>
      <w:rFonts w:ascii="Times New Roman" w:hAnsi="Times New Roman"/>
      <w:i w:val="0"/>
      <w:color w:val="000000" w:themeColor="text1"/>
      <w:sz w:val="24"/>
    </w:rPr>
  </w:style>
  <w:style w:type="character" w:customStyle="1" w:styleId="LampiranChar">
    <w:name w:val="Lampiran Char"/>
    <w:basedOn w:val="DefaultParagraphFont"/>
    <w:link w:val="Lampiran"/>
    <w:rsid w:val="008B5F99"/>
    <w:rPr>
      <w:rFonts w:ascii="Times New Roman" w:hAnsi="Times New Roman"/>
      <w:iCs/>
      <w:color w:val="000000" w:themeColor="text1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B5F9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g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62</Words>
  <Characters>940</Characters>
  <Application>Microsoft Office Word</Application>
  <DocSecurity>0</DocSecurity>
  <Lines>313</Lines>
  <Paragraphs>57</Paragraphs>
  <ScaleCrop>false</ScaleCrop>
  <Company/>
  <LinksUpToDate>false</LinksUpToDate>
  <CharactersWithSpaces>1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5-09-15T10:23:00Z</dcterms:created>
  <dcterms:modified xsi:type="dcterms:W3CDTF">2025-09-15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4a8b7f5-17e4-4b30-9117-ff3a5c9a6d34</vt:lpwstr>
  </property>
</Properties>
</file>